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lastRenderedPageBreak/>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w:t>
      </w:r>
      <w:proofErr w:type="spellStart"/>
      <w:r w:rsidR="00CA30E6">
        <w:rPr>
          <w:rFonts w:ascii="Arial" w:hAnsi="Arial" w:cs="Arial"/>
        </w:rPr>
        <w:t>pairplot</w:t>
      </w:r>
      <w:proofErr w:type="spellEnd"/>
      <w:r w:rsidR="00CA30E6">
        <w:rPr>
          <w:rFonts w:ascii="Arial" w:hAnsi="Arial" w:cs="Arial"/>
        </w:rPr>
        <w:t xml:space="preserve">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4C378098" w:rsidR="00340E41" w:rsidRPr="0086216A"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w:t>
      </w:r>
      <w:r w:rsidR="0086216A">
        <w:rPr>
          <w:rFonts w:ascii="Arial" w:hAnsi="Arial" w:cs="Arial"/>
        </w:rPr>
        <w:lastRenderedPageBreak/>
        <w:t xml:space="preserve">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762CDBBA" w14:textId="77777777" w:rsidR="004014AC" w:rsidRDefault="004014AC" w:rsidP="00C177DF">
      <w:pPr>
        <w:spacing w:line="480" w:lineRule="auto"/>
        <w:rPr>
          <w:rFonts w:ascii="Arial" w:hAnsi="Arial" w:cs="Arial"/>
        </w:rPr>
      </w:pPr>
    </w:p>
    <w:p w14:paraId="6B1ED362" w14:textId="77777777" w:rsidR="004014AC" w:rsidRDefault="004014AC" w:rsidP="00C177DF">
      <w:pPr>
        <w:spacing w:line="480" w:lineRule="auto"/>
        <w:rPr>
          <w:rFonts w:ascii="Arial" w:hAnsi="Arial" w:cs="Arial"/>
        </w:rPr>
      </w:pPr>
    </w:p>
    <w:p w14:paraId="49E0EAFE" w14:textId="77777777" w:rsidR="004014AC" w:rsidRDefault="004014AC" w:rsidP="00C177DF">
      <w:pPr>
        <w:spacing w:line="480" w:lineRule="auto"/>
        <w:rPr>
          <w:rFonts w:ascii="Arial" w:hAnsi="Arial" w:cs="Arial"/>
        </w:rPr>
      </w:pPr>
    </w:p>
    <w:p w14:paraId="07EABE01" w14:textId="77777777" w:rsidR="004014AC" w:rsidRDefault="004014AC" w:rsidP="00C177DF">
      <w:pPr>
        <w:spacing w:line="480" w:lineRule="auto"/>
        <w:rPr>
          <w:rFonts w:ascii="Arial" w:hAnsi="Arial" w:cs="Arial"/>
        </w:rPr>
      </w:pPr>
    </w:p>
    <w:p w14:paraId="79CE9E1D" w14:textId="77777777" w:rsidR="004014AC" w:rsidRDefault="004014AC" w:rsidP="00C177DF">
      <w:pPr>
        <w:spacing w:line="480" w:lineRule="auto"/>
        <w:rPr>
          <w:rFonts w:ascii="Arial" w:hAnsi="Arial" w:cs="Arial"/>
        </w:rPr>
      </w:pPr>
    </w:p>
    <w:p w14:paraId="48CFAD88" w14:textId="77777777" w:rsidR="004014AC" w:rsidRDefault="004014AC" w:rsidP="00C177DF">
      <w:pPr>
        <w:spacing w:line="480" w:lineRule="auto"/>
        <w:rPr>
          <w:rFonts w:ascii="Arial" w:hAnsi="Arial" w:cs="Arial"/>
        </w:rPr>
      </w:pPr>
    </w:p>
    <w:p w14:paraId="7A844E76" w14:textId="77777777" w:rsidR="004014AC" w:rsidRDefault="004014AC" w:rsidP="00C177DF">
      <w:pPr>
        <w:spacing w:line="480" w:lineRule="auto"/>
        <w:rPr>
          <w:rFonts w:ascii="Arial" w:hAnsi="Arial" w:cs="Arial"/>
        </w:rPr>
      </w:pPr>
    </w:p>
    <w:p w14:paraId="07325F72" w14:textId="77777777" w:rsidR="004014AC" w:rsidRDefault="004014AC" w:rsidP="00C177DF">
      <w:pPr>
        <w:spacing w:line="480" w:lineRule="auto"/>
        <w:rPr>
          <w:rFonts w:ascii="Arial" w:hAnsi="Arial" w:cs="Arial"/>
        </w:rPr>
      </w:pPr>
    </w:p>
    <w:p w14:paraId="7629FC47" w14:textId="77777777" w:rsidR="004014AC" w:rsidRDefault="004014AC"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GridTable5Dark-Accent1"/>
        <w:tblW w:w="0" w:type="auto"/>
        <w:tblLook w:val="06A0" w:firstRow="1" w:lastRow="0" w:firstColumn="1" w:lastColumn="0" w:noHBand="1" w:noVBand="1"/>
      </w:tblPr>
      <w:tblGrid>
        <w:gridCol w:w="2205"/>
        <w:gridCol w:w="2791"/>
        <w:gridCol w:w="4020"/>
      </w:tblGrid>
      <w:tr w:rsidR="005E1FCB" w:rsidRPr="00AE1595" w14:paraId="4F029A65" w14:textId="77777777" w:rsidTr="00D42DD6">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D42DD6">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D42DD6">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01668540"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CC8B3BA">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30384A81"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xml:space="preserve">: </w:t>
      </w:r>
      <w:proofErr w:type="spellStart"/>
      <w:r w:rsidR="00D42DD6">
        <w:rPr>
          <w:rFonts w:ascii="Arial" w:hAnsi="Arial" w:cs="Arial"/>
        </w:rPr>
        <w:t>Pairplot</w:t>
      </w:r>
      <w:proofErr w:type="spellEnd"/>
      <w:r w:rsidR="00D42DD6">
        <w:rPr>
          <w:rFonts w:ascii="Arial" w:hAnsi="Arial" w:cs="Arial"/>
        </w:rPr>
        <w:t xml:space="preserve"> of joint distributions between parameters that show correlation.</w:t>
      </w:r>
      <w:r w:rsidR="000637C0">
        <w:rPr>
          <w:rFonts w:ascii="Arial" w:hAnsi="Arial" w:cs="Arial"/>
        </w:rPr>
        <w:t xml:space="preserve"> </w:t>
      </w:r>
      <w:r w:rsidR="000637C0" w:rsidRPr="000637C0">
        <w:rPr>
          <w:rFonts w:ascii="Arial" w:hAnsi="Arial" w:cs="Arial"/>
        </w:rPr>
        <w:t>(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0637C0"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0637C0"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4014AC" w:rsidRDefault="00281A3A" w:rsidP="00C177DF">
      <w:pPr>
        <w:spacing w:line="480" w:lineRule="auto"/>
        <w:jc w:val="both"/>
        <w:rPr>
          <w:rFonts w:ascii="Arial" w:hAnsi="Arial" w:cs="Arial"/>
          <w:lang w:val="fr-FR"/>
        </w:rPr>
      </w:pPr>
    </w:p>
    <w:sectPr w:rsidR="00281A3A" w:rsidRPr="004014AC"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37638" w14:textId="77777777" w:rsidR="00561286" w:rsidRDefault="00561286" w:rsidP="00D951F6">
      <w:pPr>
        <w:spacing w:line="240" w:lineRule="auto"/>
      </w:pPr>
      <w:r>
        <w:separator/>
      </w:r>
    </w:p>
  </w:endnote>
  <w:endnote w:type="continuationSeparator" w:id="0">
    <w:p w14:paraId="26A56E6C" w14:textId="77777777" w:rsidR="00561286" w:rsidRDefault="00561286"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98C44F" w14:textId="77777777" w:rsidR="00561286" w:rsidRDefault="00561286" w:rsidP="00D951F6">
      <w:pPr>
        <w:spacing w:line="240" w:lineRule="auto"/>
      </w:pPr>
      <w:r>
        <w:separator/>
      </w:r>
    </w:p>
  </w:footnote>
  <w:footnote w:type="continuationSeparator" w:id="0">
    <w:p w14:paraId="47A2487B" w14:textId="77777777" w:rsidR="00561286" w:rsidRDefault="00561286"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21233"/>
    <w:rsid w:val="00023644"/>
    <w:rsid w:val="00042834"/>
    <w:rsid w:val="0004516E"/>
    <w:rsid w:val="00061C58"/>
    <w:rsid w:val="000637C0"/>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14AC"/>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B5119"/>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1286"/>
    <w:rsid w:val="0056211F"/>
    <w:rsid w:val="005677C5"/>
    <w:rsid w:val="0058328F"/>
    <w:rsid w:val="005944D4"/>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810ADF"/>
    <w:rsid w:val="0081152E"/>
    <w:rsid w:val="00827131"/>
    <w:rsid w:val="00831C39"/>
    <w:rsid w:val="008328E7"/>
    <w:rsid w:val="008368D0"/>
    <w:rsid w:val="008421F1"/>
    <w:rsid w:val="00851926"/>
    <w:rsid w:val="0085414E"/>
    <w:rsid w:val="00856069"/>
    <w:rsid w:val="0086216A"/>
    <w:rsid w:val="00863C71"/>
    <w:rsid w:val="00863D47"/>
    <w:rsid w:val="008664E1"/>
    <w:rsid w:val="00892742"/>
    <w:rsid w:val="00892D74"/>
    <w:rsid w:val="008B2BC6"/>
    <w:rsid w:val="008B4C10"/>
    <w:rsid w:val="008B5079"/>
    <w:rsid w:val="008C03C4"/>
    <w:rsid w:val="008C04AA"/>
    <w:rsid w:val="008D4417"/>
    <w:rsid w:val="008E006F"/>
    <w:rsid w:val="008E279D"/>
    <w:rsid w:val="008F47CF"/>
    <w:rsid w:val="00906501"/>
    <w:rsid w:val="009166C5"/>
    <w:rsid w:val="00917227"/>
    <w:rsid w:val="00917F4A"/>
    <w:rsid w:val="00923B7B"/>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09D5"/>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2221"/>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4739"/>
    <w:rsid w:val="00ED5F8D"/>
    <w:rsid w:val="00ED7962"/>
    <w:rsid w:val="00F10E80"/>
    <w:rsid w:val="00F13DE0"/>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0</Pages>
  <Words>23144</Words>
  <Characters>131924</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3</cp:revision>
  <cp:lastPrinted>2023-09-12T09:20:00Z</cp:lastPrinted>
  <dcterms:created xsi:type="dcterms:W3CDTF">2023-09-11T23:26:00Z</dcterms:created>
  <dcterms:modified xsi:type="dcterms:W3CDTF">2024-10-3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